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59F7C350" w:rsidR="003A5AC1" w:rsidRDefault="0008183B" w:rsidP="0053759D">
      <w:pPr>
        <w:tabs>
          <w:tab w:val="left" w:pos="7230"/>
        </w:tabs>
      </w:pPr>
      <w:r>
        <w:rPr>
          <w:sz w:val="18"/>
          <w:szCs w:val="18"/>
        </w:rPr>
        <w:tab/>
      </w:r>
      <w:r w:rsidR="001F5C79" w:rsidRPr="00133B8A">
        <w:rPr>
          <w:sz w:val="18"/>
          <w:szCs w:val="18"/>
        </w:rPr>
        <w:fldChar w:fldCharType="begin"/>
      </w:r>
      <w:r w:rsidR="00BE0CBD">
        <w:rPr>
          <w:sz w:val="18"/>
          <w:szCs w:val="18"/>
        </w:rPr>
        <w:instrText xml:space="preserve"> ADDIN ZOTERO_ITEM CSL_CITATION {"citationID":"9aNgFEbG","properties":{"formattedCitation":"(Brunner Images, 2017)","plainCitation":"(Brunner Images, 2017)","noteIndex":0},"citationItems":[{"id":194,"uris":["http://zotero.org/groups/4440957/items/B4F6PH3Z"],"uri":["http://zotero.org/groups/4440957/items/B4F6PH3Z"],"itemData":{"id":194,"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Mandelz, Lukasz </w:t>
      </w:r>
      <w:r w:rsidRPr="00494425">
        <w:t>Gothszalk</w:t>
      </w:r>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58325B0D" w:rsidR="00F8071D" w:rsidRDefault="00F8071D" w:rsidP="00B07627">
      <w:pPr>
        <w:tabs>
          <w:tab w:val="left" w:pos="3450"/>
        </w:tabs>
      </w:pPr>
      <w:r>
        <w:t xml:space="preserve">Datum: </w:t>
      </w:r>
      <w:r w:rsidR="00FA3C7F">
        <w:t>23</w:t>
      </w:r>
      <w:r w:rsidR="00EE6B3B">
        <w:t>.12.2021</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TOCHeading"/>
              </w:pPr>
              <w:r w:rsidRPr="003D45B1">
                <w:t>Inhalt</w:t>
              </w:r>
            </w:p>
            <w:p w14:paraId="727B8907" w14:textId="5BD5F45A" w:rsidR="00F33348" w:rsidRDefault="00DB6287">
              <w:pPr>
                <w:pStyle w:val="TOC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C23427">
              <w:pPr>
                <w:pStyle w:val="TOC1"/>
                <w:tabs>
                  <w:tab w:val="right" w:leader="dot" w:pos="9062"/>
                </w:tabs>
                <w:rPr>
                  <w:noProof/>
                  <w:lang w:eastAsia="de-CH"/>
                </w:rPr>
              </w:pPr>
              <w:hyperlink w:anchor="_Toc90999725" w:history="1">
                <w:r w:rsidR="00F33348" w:rsidRPr="00052F10">
                  <w:rPr>
                    <w:rStyle w:val="Hyperlink"/>
                    <w:noProof/>
                  </w:rPr>
                  <w:t>Ausgangslage</w:t>
                </w:r>
                <w:r w:rsidR="00F33348">
                  <w:rPr>
                    <w:noProof/>
                    <w:webHidden/>
                  </w:rPr>
                  <w:tab/>
                </w:r>
                <w:r w:rsidR="00F33348">
                  <w:rPr>
                    <w:noProof/>
                    <w:webHidden/>
                  </w:rPr>
                  <w:fldChar w:fldCharType="begin"/>
                </w:r>
                <w:r w:rsidR="00F33348">
                  <w:rPr>
                    <w:noProof/>
                    <w:webHidden/>
                  </w:rPr>
                  <w:instrText xml:space="preserve"> PAGEREF _Toc90999725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53D056E4" w14:textId="034E973F" w:rsidR="00F33348" w:rsidRDefault="00C23427">
              <w:pPr>
                <w:pStyle w:val="TOC1"/>
                <w:tabs>
                  <w:tab w:val="right" w:leader="dot" w:pos="9062"/>
                </w:tabs>
                <w:rPr>
                  <w:noProof/>
                  <w:lang w:eastAsia="de-CH"/>
                </w:rPr>
              </w:pPr>
              <w:hyperlink w:anchor="_Toc90999726" w:history="1">
                <w:r w:rsidR="00F33348" w:rsidRPr="00052F10">
                  <w:rPr>
                    <w:rStyle w:val="Hyperlink"/>
                    <w:noProof/>
                  </w:rPr>
                  <w:t>Grafiken &amp; Verteilungen</w:t>
                </w:r>
                <w:r w:rsidR="00F33348">
                  <w:rPr>
                    <w:noProof/>
                    <w:webHidden/>
                  </w:rPr>
                  <w:tab/>
                </w:r>
                <w:r w:rsidR="00F33348">
                  <w:rPr>
                    <w:noProof/>
                    <w:webHidden/>
                  </w:rPr>
                  <w:fldChar w:fldCharType="begin"/>
                </w:r>
                <w:r w:rsidR="00F33348">
                  <w:rPr>
                    <w:noProof/>
                    <w:webHidden/>
                  </w:rPr>
                  <w:instrText xml:space="preserve"> PAGEREF _Toc90999726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7AA24895" w14:textId="328839BB" w:rsidR="00F33348" w:rsidRDefault="00C23427">
              <w:pPr>
                <w:pStyle w:val="TOC1"/>
                <w:tabs>
                  <w:tab w:val="right" w:leader="dot" w:pos="9062"/>
                </w:tabs>
                <w:rPr>
                  <w:noProof/>
                  <w:lang w:eastAsia="de-CH"/>
                </w:rPr>
              </w:pPr>
              <w:hyperlink w:anchor="_Toc90999727" w:history="1">
                <w:r w:rsidR="00F33348" w:rsidRPr="00052F10">
                  <w:rPr>
                    <w:rStyle w:val="Hyperlink"/>
                    <w:noProof/>
                  </w:rPr>
                  <w:t>Vorgehen und Berechnungen</w:t>
                </w:r>
                <w:r w:rsidR="00F33348">
                  <w:rPr>
                    <w:noProof/>
                    <w:webHidden/>
                  </w:rPr>
                  <w:tab/>
                </w:r>
                <w:r w:rsidR="00F33348">
                  <w:rPr>
                    <w:noProof/>
                    <w:webHidden/>
                  </w:rPr>
                  <w:fldChar w:fldCharType="begin"/>
                </w:r>
                <w:r w:rsidR="00F33348">
                  <w:rPr>
                    <w:noProof/>
                    <w:webHidden/>
                  </w:rPr>
                  <w:instrText xml:space="preserve"> PAGEREF _Toc90999727 \h </w:instrText>
                </w:r>
                <w:r w:rsidR="00F33348">
                  <w:rPr>
                    <w:noProof/>
                    <w:webHidden/>
                  </w:rPr>
                </w:r>
                <w:r w:rsidR="00F33348">
                  <w:rPr>
                    <w:noProof/>
                    <w:webHidden/>
                  </w:rPr>
                  <w:fldChar w:fldCharType="separate"/>
                </w:r>
                <w:r w:rsidR="00F33348">
                  <w:rPr>
                    <w:noProof/>
                    <w:webHidden/>
                  </w:rPr>
                  <w:t>6</w:t>
                </w:r>
                <w:r w:rsidR="00F33348">
                  <w:rPr>
                    <w:noProof/>
                    <w:webHidden/>
                  </w:rPr>
                  <w:fldChar w:fldCharType="end"/>
                </w:r>
              </w:hyperlink>
            </w:p>
            <w:p w14:paraId="3EC78194" w14:textId="70A9967B" w:rsidR="00F33348" w:rsidRDefault="00C23427">
              <w:pPr>
                <w:pStyle w:val="TOC1"/>
                <w:tabs>
                  <w:tab w:val="right" w:leader="dot" w:pos="9062"/>
                </w:tabs>
                <w:rPr>
                  <w:noProof/>
                  <w:lang w:eastAsia="de-CH"/>
                </w:rPr>
              </w:pPr>
              <w:hyperlink w:anchor="_Toc90999728" w:history="1">
                <w:r w:rsidR="00F33348" w:rsidRPr="00052F10">
                  <w:rPr>
                    <w:rStyle w:val="Hyperlink"/>
                    <w:noProof/>
                  </w:rPr>
                  <w:t>Empfehlung</w:t>
                </w:r>
                <w:r w:rsidR="00F33348">
                  <w:rPr>
                    <w:noProof/>
                    <w:webHidden/>
                  </w:rPr>
                  <w:tab/>
                </w:r>
                <w:r w:rsidR="00F33348">
                  <w:rPr>
                    <w:noProof/>
                    <w:webHidden/>
                  </w:rPr>
                  <w:fldChar w:fldCharType="begin"/>
                </w:r>
                <w:r w:rsidR="00F33348">
                  <w:rPr>
                    <w:noProof/>
                    <w:webHidden/>
                  </w:rPr>
                  <w:instrText xml:space="preserve"> PAGEREF _Toc90999728 \h </w:instrText>
                </w:r>
                <w:r w:rsidR="00F33348">
                  <w:rPr>
                    <w:noProof/>
                    <w:webHidden/>
                  </w:rPr>
                </w:r>
                <w:r w:rsidR="00F33348">
                  <w:rPr>
                    <w:noProof/>
                    <w:webHidden/>
                  </w:rPr>
                  <w:fldChar w:fldCharType="separate"/>
                </w:r>
                <w:r w:rsidR="00F33348">
                  <w:rPr>
                    <w:noProof/>
                    <w:webHidden/>
                  </w:rPr>
                  <w:t>7</w:t>
                </w:r>
                <w:r w:rsidR="00F33348">
                  <w:rPr>
                    <w:noProof/>
                    <w:webHidden/>
                  </w:rPr>
                  <w:fldChar w:fldCharType="end"/>
                </w:r>
              </w:hyperlink>
            </w:p>
            <w:p w14:paraId="06C2D194" w14:textId="572F692E" w:rsidR="00F33348" w:rsidRDefault="00C23427">
              <w:pPr>
                <w:pStyle w:val="TOC1"/>
                <w:tabs>
                  <w:tab w:val="right" w:leader="dot" w:pos="9062"/>
                </w:tabs>
                <w:rPr>
                  <w:noProof/>
                  <w:lang w:eastAsia="de-CH"/>
                </w:rPr>
              </w:pPr>
              <w:hyperlink w:anchor="_Toc90999729" w:history="1">
                <w:r w:rsidR="00F33348" w:rsidRPr="00052F10">
                  <w:rPr>
                    <w:rStyle w:val="Hyperlink"/>
                    <w:noProof/>
                  </w:rPr>
                  <w:t>Quellennachweis</w:t>
                </w:r>
                <w:r w:rsidR="00F33348">
                  <w:rPr>
                    <w:noProof/>
                    <w:webHidden/>
                  </w:rPr>
                  <w:tab/>
                </w:r>
                <w:r w:rsidR="00F33348">
                  <w:rPr>
                    <w:noProof/>
                    <w:webHidden/>
                  </w:rPr>
                  <w:fldChar w:fldCharType="begin"/>
                </w:r>
                <w:r w:rsidR="00F33348">
                  <w:rPr>
                    <w:noProof/>
                    <w:webHidden/>
                  </w:rPr>
                  <w:instrText xml:space="preserve"> PAGEREF _Toc90999729 \h </w:instrText>
                </w:r>
                <w:r w:rsidR="00F33348">
                  <w:rPr>
                    <w:noProof/>
                    <w:webHidden/>
                  </w:rPr>
                </w:r>
                <w:r w:rsidR="00F33348">
                  <w:rPr>
                    <w:noProof/>
                    <w:webHidden/>
                  </w:rPr>
                  <w:fldChar w:fldCharType="separate"/>
                </w:r>
                <w:r w:rsidR="00F33348">
                  <w:rPr>
                    <w:noProof/>
                    <w:webHidden/>
                  </w:rPr>
                  <w:t>8</w:t>
                </w:r>
                <w:r w:rsidR="00F33348">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C23427"/>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Heading1"/>
      </w:pPr>
      <w:bookmarkStart w:id="0" w:name="_Toc90999724"/>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NormalWeb"/>
        <w:shd w:val="clear" w:color="auto" w:fill="FFFFFF"/>
        <w:spacing w:before="0" w:beforeAutospacing="0" w:after="0" w:afterAutospacing="0"/>
        <w:rPr>
          <w:rFonts w:asciiTheme="minorHAnsi" w:eastAsiaTheme="minorEastAsia" w:hAnsiTheme="minorHAnsi" w:cstheme="minorBidi"/>
          <w:sz w:val="22"/>
          <w:szCs w:val="22"/>
          <w:lang w:eastAsia="en-US"/>
        </w:rPr>
      </w:pPr>
      <w:r w:rsidRPr="00D113F6">
        <w:rPr>
          <w:rFonts w:asciiTheme="minorHAnsi" w:eastAsiaTheme="minorEastAsia" w:hAnsiTheme="minorHAnsi" w:cstheme="minorBidi"/>
          <w:sz w:val="22"/>
          <w:szCs w:val="22"/>
          <w:highlight w:val="yellow"/>
          <w:lang w:eastAsia="en-US"/>
        </w:rPr>
        <w:t>In dieser Challenge ging es darum, die Wahrscheinlichkeit von Todesfällen infolge eines Steinschlages zu berechnen.</w:t>
      </w:r>
      <w:r>
        <w:rPr>
          <w:rFonts w:asciiTheme="minorHAnsi" w:eastAsiaTheme="minorEastAsia" w:hAnsiTheme="minorHAnsi" w:cstheme="minorBidi"/>
          <w:sz w:val="22"/>
          <w:szCs w:val="22"/>
          <w:lang w:eastAsia="en-US"/>
        </w:rPr>
        <w:t xml:space="preserve"> </w:t>
      </w:r>
      <w:r>
        <w:rPr>
          <w:rFonts w:asciiTheme="minorHAnsi" w:eastAsiaTheme="minorEastAsia" w:hAnsiTheme="minorHAnsi" w:cstheme="minorBidi"/>
          <w:sz w:val="22"/>
          <w:szCs w:val="22"/>
          <w:lang w:eastAsia="en-US"/>
        </w:rPr>
        <w:br/>
        <w:t xml:space="preserve">Bei der betroffenen Strasse handelt es sich um die Kantonsstrasse unterhalb von Schiers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3887FCD0" w:rsidR="005851B1" w:rsidRPr="00494425" w:rsidRDefault="005851B1" w:rsidP="005851B1">
      <w:pPr>
        <w:pStyle w:val="Normal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0F03BE">
        <w:rPr>
          <w:rFonts w:asciiTheme="minorHAnsi" w:eastAsiaTheme="minorEastAsia" w:hAnsiTheme="minorHAnsi" w:cstheme="minorBidi"/>
          <w:sz w:val="22"/>
          <w:szCs w:val="22"/>
          <w:lang w:val="en-CH" w:eastAsia="en-US"/>
        </w:rPr>
        <w:t>Das</w:t>
      </w:r>
      <w:r>
        <w:rPr>
          <w:rFonts w:asciiTheme="minorHAnsi" w:eastAsiaTheme="minorEastAsia" w:hAnsiTheme="minorHAnsi" w:cstheme="minorBidi"/>
          <w:sz w:val="22"/>
          <w:szCs w:val="22"/>
          <w:lang w:eastAsia="en-US"/>
        </w:rPr>
        <w:t xml:space="preserve"> Gefahr</w:t>
      </w:r>
      <w:proofErr w:type="spellStart"/>
      <w:r w:rsidR="000F03BE">
        <w:rPr>
          <w:rFonts w:asciiTheme="minorHAnsi" w:eastAsiaTheme="minorEastAsia" w:hAnsiTheme="minorHAnsi" w:cstheme="minorBidi"/>
          <w:sz w:val="22"/>
          <w:szCs w:val="22"/>
          <w:lang w:val="en-CH" w:eastAsia="en-US"/>
        </w:rPr>
        <w:t>enpotential</w:t>
      </w:r>
      <w:proofErr w:type="spellEnd"/>
      <w:r>
        <w:rPr>
          <w:rFonts w:asciiTheme="minorHAnsi" w:eastAsiaTheme="minorEastAsia" w:hAnsiTheme="minorHAnsi" w:cstheme="minorBidi"/>
          <w:sz w:val="22"/>
          <w:szCs w:val="22"/>
          <w:lang w:eastAsia="en-US"/>
        </w:rPr>
        <w:t xml:space="preserve">,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6F503897" w:rsidR="001D59B8" w:rsidRDefault="005851B1" w:rsidP="005D7A7F">
      <w:r>
        <w:t xml:space="preserve">Wir wurden vom Kantonsingenieur beauftragt, mit den vorhandenen Daten, die Wahrscheinlichkeit eines Todesfalls zu berechnen. Die Strasse kann offenbleiben, sofern die </w:t>
      </w:r>
      <w:proofErr w:type="spellStart"/>
      <w:r w:rsidR="00363AEE">
        <w:rPr>
          <w:lang w:val="en-CH"/>
        </w:rPr>
        <w:t>jährliche</w:t>
      </w:r>
      <w:proofErr w:type="spellEnd"/>
      <w:r w:rsidR="00363AEE">
        <w:rPr>
          <w:lang w:val="en-CH"/>
        </w:rPr>
        <w:t xml:space="preserve"> </w:t>
      </w:r>
      <w:r>
        <w:t>Wahrscheinlichkeit von Todesfällen infolge eines Steinschlags kleiner als 10</w:t>
      </w:r>
      <w:r>
        <w:rPr>
          <w:vertAlign w:val="superscript"/>
        </w:rPr>
        <w:t xml:space="preserve">-4  </w:t>
      </w:r>
      <w:r>
        <w:t>ist.</w:t>
      </w:r>
      <w:bookmarkStart w:id="2" w:name="_Toc90912250"/>
      <w:bookmarkStart w:id="3" w:name="_Toc90903721"/>
      <w:bookmarkEnd w:id="1"/>
    </w:p>
    <w:p w14:paraId="12CF4AB0" w14:textId="77777777" w:rsidR="001D59B8" w:rsidRDefault="001D59B8" w:rsidP="001D59B8">
      <w:pPr>
        <w:pStyle w:val="Heading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t xml:space="preserve"> des Falles</w:t>
      </w:r>
      <w:r>
        <w:t xml:space="preserve"> registriert. </w:t>
      </w:r>
      <w:r>
        <w:br/>
        <w:t>Gemäss einer Einschätzung des beauftragten Ingenieurbüros sind die Netze bis zu einer Aufprallenergie von 1000 kJ sicher. Sollte jedoch schon ein</w:t>
      </w:r>
      <w:r w:rsidR="001779F2">
        <w:t>e</w:t>
      </w:r>
      <w:r>
        <w:t xml:space="preserve"> Stein</w:t>
      </w:r>
      <w:r w:rsidR="001779F2">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44B9C955" w:rsidR="001D59B8" w:rsidRPr="004B661E" w:rsidRDefault="001D59B8" w:rsidP="001D59B8">
      <w:r w:rsidRPr="003664D5">
        <w:t xml:space="preserve">Die Kantonsstrasse ist </w:t>
      </w:r>
      <w:r>
        <w:t xml:space="preserve">für die Region </w:t>
      </w:r>
      <w:r w:rsidRPr="003664D5">
        <w:t>sehr wichtig</w:t>
      </w:r>
      <w:r>
        <w:t xml:space="preserve"> </w:t>
      </w:r>
      <w:r w:rsidRPr="003664D5">
        <w:t>und verbindet Schiers mit Landquart</w:t>
      </w:r>
      <w:r>
        <w:t xml:space="preserve"> und Davos</w:t>
      </w:r>
      <w:r w:rsidRPr="003664D5">
        <w:t xml:space="preserve">. </w:t>
      </w:r>
      <w:r>
        <w:br/>
      </w:r>
      <w:r w:rsidR="00DA7B1C">
        <w:rPr>
          <w:lang w:val="en-CH"/>
        </w:rPr>
        <w:t xml:space="preserve">Für die </w:t>
      </w:r>
      <w:proofErr w:type="spellStart"/>
      <w:r w:rsidR="00DA7B1C">
        <w:rPr>
          <w:lang w:val="en-CH"/>
        </w:rPr>
        <w:t>Bewohner</w:t>
      </w:r>
      <w:proofErr w:type="spellEnd"/>
      <w:r w:rsidR="00DA7B1C">
        <w:rPr>
          <w:lang w:val="en-CH"/>
        </w:rPr>
        <w:t xml:space="preserve"> </w:t>
      </w:r>
      <w:proofErr w:type="spellStart"/>
      <w:r w:rsidR="00DA7B1C">
        <w:rPr>
          <w:lang w:val="en-CH"/>
        </w:rPr>
        <w:t>ist</w:t>
      </w:r>
      <w:proofErr w:type="spellEnd"/>
      <w:r w:rsidR="00DA7B1C">
        <w:rPr>
          <w:lang w:val="en-CH"/>
        </w:rPr>
        <w:t xml:space="preserve"> es</w:t>
      </w:r>
      <w:r w:rsidRPr="003664D5">
        <w:t xml:space="preserve"> wichtig, dass die Strasse offenbleibt und gesichert ist. Falls die Strasse gesperrt </w:t>
      </w:r>
      <w:r>
        <w:t>wird</w:t>
      </w:r>
      <w:r w:rsidRPr="003664D5">
        <w:t xml:space="preserve">, </w:t>
      </w:r>
      <w:r>
        <w:t>müssten die Einwohner von</w:t>
      </w:r>
      <w:r w:rsidRPr="003664D5">
        <w:t xml:space="preserve"> Schiers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Heading1"/>
      </w:pPr>
      <w:bookmarkStart w:id="5" w:name="_Toc90912251"/>
      <w:bookmarkStart w:id="6" w:name="_Toc90999726"/>
      <w:r>
        <w:t>Grafiken</w:t>
      </w:r>
      <w:bookmarkEnd w:id="5"/>
      <w:r w:rsidR="00F82F15">
        <w:t xml:space="preserve"> &amp; Verteilungen</w:t>
      </w:r>
      <w:bookmarkEnd w:id="6"/>
    </w:p>
    <w:p w14:paraId="0E7D89D1" w14:textId="65D430A2" w:rsidR="001D59B8" w:rsidRDefault="001D59B8" w:rsidP="001D59B8">
      <w:r>
        <w:t>Bei der Analyse der Verteilung der Masse nach den beiden Ablösungszonen haben wir festgestellt, dass aus der Zone 1 zwar viele Steine mit einem Gewicht von weniger als 1</w:t>
      </w:r>
      <w:r w:rsidR="00B6519B">
        <w:t>’</w:t>
      </w:r>
      <w:r>
        <w:t>000 kg runtergefallen sind, es allerdings signifikante Ausreisser bis über 3</w:t>
      </w:r>
      <w:r w:rsidR="00B6519B">
        <w:t>’</w:t>
      </w:r>
      <w:r>
        <w:t>000 kg gab. Aus der Zone 2 haben sich eher leichtere Steine, mit einer Masse bis maximal 500 kg gelöst.</w:t>
      </w:r>
    </w:p>
    <w:p w14:paraId="011CBCC5" w14:textId="237FEFB2" w:rsidR="001D59B8" w:rsidRDefault="001D59B8" w:rsidP="001D59B8">
      <w:r>
        <w:t xml:space="preserve">Bei der Geschwindigkeit </w:t>
      </w:r>
      <w:r w:rsidR="006632A7">
        <w:t xml:space="preserve">haben wir eine gegenteilige </w:t>
      </w:r>
      <w:r w:rsidR="00EF6FD6">
        <w:t>Erkenntnis gewonnen</w:t>
      </w:r>
      <w:r>
        <w:t>. Steine aus der Zone 2 sind allesamt schneller ins Netz gefallen. Wir kennen das genaue Profil des Hangs zwar nicht, doch dürfte zu erwarten sein, dass schwerere Steine eher rollen</w:t>
      </w:r>
      <w:r w:rsidR="00834498">
        <w:rPr>
          <w:lang w:val="en-CH"/>
        </w:rPr>
        <w:t>,</w:t>
      </w:r>
      <w:r>
        <w:t xml:space="preserve"> respektive häufiger aufspringen und dadurch an Geschwindigkeit verlieren. Es ist auch möglich, dass die Zone 2 deutlich höher als Zone 1, liegt.</w:t>
      </w:r>
    </w:p>
    <w:p w14:paraId="75AC09D7" w14:textId="514208BD" w:rsidR="00BF677F" w:rsidRPr="00BF677F" w:rsidRDefault="0081054B" w:rsidP="00BF677F">
      <w:bookmarkStart w:id="7" w:name="_Hlk90465262"/>
      <w:bookmarkEnd w:id="3"/>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EA7314">
        <w:rPr>
          <w:noProof/>
        </w:rPr>
        <w:drawing>
          <wp:inline distT="0" distB="0" distL="0" distR="0" wp14:anchorId="7581B841" wp14:editId="0180DB9D">
            <wp:extent cx="2440526" cy="1764000"/>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0526"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r w:rsidR="00CD661F">
        <w:t>erkennen</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6DB6C9E9" w:rsidR="006C7D74" w:rsidRDefault="00EA7314" w:rsidP="006C7D74">
      <w:r>
        <w:rPr>
          <w:noProof/>
        </w:rPr>
        <w:drawing>
          <wp:inline distT="0" distB="0" distL="0" distR="0" wp14:anchorId="7D862C43" wp14:editId="08835F4E">
            <wp:extent cx="2456187" cy="1764000"/>
            <wp:effectExtent l="0" t="0" r="1270" b="825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6187" cy="1764000"/>
                    </a:xfrm>
                    <a:prstGeom prst="rect">
                      <a:avLst/>
                    </a:prstGeom>
                    <a:noFill/>
                    <a:ln>
                      <a:noFill/>
                    </a:ln>
                  </pic:spPr>
                </pic:pic>
              </a:graphicData>
            </a:graphic>
          </wp:inline>
        </w:drawing>
      </w:r>
      <w:r>
        <w:rPr>
          <w:noProof/>
        </w:rPr>
        <w:drawing>
          <wp:inline distT="0" distB="0" distL="0" distR="0" wp14:anchorId="611F235C" wp14:editId="5CEA336B">
            <wp:extent cx="2626027" cy="1764000"/>
            <wp:effectExtent l="0" t="0" r="0"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027"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5E032B25" w:rsidR="00613475" w:rsidRDefault="00EA7314" w:rsidP="006C7D74">
      <w:r>
        <w:rPr>
          <w:noProof/>
        </w:rPr>
        <w:drawing>
          <wp:inline distT="0" distB="0" distL="0" distR="0" wp14:anchorId="5B0A79D1" wp14:editId="43E86E67">
            <wp:extent cx="2644098" cy="1764000"/>
            <wp:effectExtent l="0" t="0" r="0" b="825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4098" cy="1764000"/>
                    </a:xfrm>
                    <a:prstGeom prst="rect">
                      <a:avLst/>
                    </a:prstGeom>
                    <a:noFill/>
                    <a:ln>
                      <a:noFill/>
                    </a:ln>
                  </pic:spPr>
                </pic:pic>
              </a:graphicData>
            </a:graphic>
          </wp:inline>
        </w:drawing>
      </w:r>
      <w:r>
        <w:rPr>
          <w:noProof/>
        </w:rPr>
        <w:drawing>
          <wp:inline distT="0" distB="0" distL="0" distR="0" wp14:anchorId="6075317E" wp14:editId="51E5B20B">
            <wp:extent cx="2724625" cy="1764000"/>
            <wp:effectExtent l="0" t="0" r="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4625"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Für die Monte Carlo Simulation war die Überprüfung der Verteilungen der Massen, Geschwindigkeiten und Zeitabstände pro Zone essentiell um dies</w:t>
      </w:r>
      <w:r w:rsidR="00404A5B">
        <w:t xml:space="preserve">e </w:t>
      </w:r>
      <w:r>
        <w:t>mit den korrekten Verteilungen zu simulieren.</w:t>
      </w:r>
      <w:r>
        <w:br/>
        <w:t>Verteilung der Massen in kg:</w:t>
      </w:r>
    </w:p>
    <w:p w14:paraId="1B287714" w14:textId="678317A7" w:rsidR="00C2158A" w:rsidRDefault="00EA7314" w:rsidP="00C2158A">
      <w:r>
        <w:rPr>
          <w:noProof/>
        </w:rPr>
        <w:drawing>
          <wp:inline distT="0" distB="0" distL="0" distR="0" wp14:anchorId="35E23240" wp14:editId="3A7A9FCF">
            <wp:extent cx="2421537" cy="1764000"/>
            <wp:effectExtent l="0" t="0" r="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6CAB50E3" wp14:editId="7E8B9044">
            <wp:extent cx="2421537" cy="1764000"/>
            <wp:effectExtent l="0" t="0" r="0" b="825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p>
    <w:p w14:paraId="43281E52" w14:textId="7377FF60" w:rsidR="00C2158A" w:rsidRDefault="003904B6" w:rsidP="00C2158A">
      <w:r>
        <w:t xml:space="preserve">Verteilung der Geschwindigkeit in </w:t>
      </w:r>
      <w:r w:rsidR="00544D51">
        <w:t>m/s</w:t>
      </w:r>
      <w:r>
        <w:t>:</w:t>
      </w:r>
    </w:p>
    <w:p w14:paraId="68CDBAC7" w14:textId="69292009" w:rsidR="00C2158A" w:rsidRDefault="00EA7314" w:rsidP="00C2158A">
      <w:r>
        <w:rPr>
          <w:noProof/>
        </w:rPr>
        <w:drawing>
          <wp:inline distT="0" distB="0" distL="0" distR="0" wp14:anchorId="6B947DC6" wp14:editId="655043A4">
            <wp:extent cx="2421537" cy="1764000"/>
            <wp:effectExtent l="0" t="0" r="0" b="825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5CDD90B7" wp14:editId="4941326B">
            <wp:extent cx="2385078" cy="1764000"/>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665DD79B" w:rsidR="00C2158A" w:rsidRDefault="00EA7314" w:rsidP="00C2158A">
      <w:r>
        <w:rPr>
          <w:noProof/>
        </w:rPr>
        <w:drawing>
          <wp:inline distT="0" distB="0" distL="0" distR="0" wp14:anchorId="70FF6D6B" wp14:editId="650AB13C">
            <wp:extent cx="2421537" cy="1764000"/>
            <wp:effectExtent l="0" t="0" r="0" b="825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35916694" wp14:editId="5FA2E8DE">
            <wp:extent cx="2385078" cy="1764000"/>
            <wp:effectExtent l="0" t="0" r="0" b="825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Heading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Mit den gegebenen Daten machten wir zuerst einige Plots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r w:rsidR="00351AA5">
        <w:t>mittels folgender Formel</w:t>
      </w:r>
      <w:r w:rsidR="00894317">
        <w:t xml:space="preserve"> </w:t>
      </w:r>
      <w:r w:rsidR="00894317">
        <w:rPr>
          <w:lang w:val="de-DE"/>
        </w:rPr>
        <w:t>berechnet</w:t>
      </w:r>
      <w:r w:rsidR="00351AA5">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r w:rsidR="00252C47">
        <w:t>Stundendifferenz zwischen den Steinen mittels Subtraktion gerechnet</w:t>
      </w:r>
      <w:r>
        <w:rPr>
          <w:lang w:val="de-DE"/>
        </w:rPr>
        <w:t>. Für die Auswertungen haben wir weiter die rollierende 24-Stunden Masse im Netz berechnet</w:t>
      </w:r>
      <w:r>
        <w:t>.</w:t>
      </w:r>
    </w:p>
    <w:p w14:paraId="3CE166D3" w14:textId="571AFB9C" w:rsidR="003C5CFD" w:rsidRDefault="003C5CFD" w:rsidP="003C5CFD">
      <w:pPr>
        <w:rPr>
          <w:lang w:val="de-DE"/>
        </w:rPr>
      </w:pPr>
      <w:r>
        <w:rPr>
          <w:lang w:val="de-DE"/>
        </w:rPr>
        <w:t>Im weiteren Schritt haben wir die Verteilung der sechs Variablen</w:t>
      </w:r>
      <w:r w:rsidR="00335AB7">
        <w:rPr>
          <w:lang w:val="en-CH"/>
        </w:rPr>
        <w:t xml:space="preserve"> </w:t>
      </w:r>
      <w:proofErr w:type="spellStart"/>
      <w:r w:rsidR="00335AB7">
        <w:rPr>
          <w:lang w:val="en-CH"/>
        </w:rPr>
        <w:t>mittels</w:t>
      </w:r>
      <w:proofErr w:type="spellEnd"/>
      <w:r w:rsidR="00335AB7">
        <w:rPr>
          <w:lang w:val="en-CH"/>
        </w:rPr>
        <w:t xml:space="preserve"> </w:t>
      </w:r>
      <w:r w:rsidR="00335AB7" w:rsidRPr="00335AB7">
        <w:rPr>
          <w:lang w:val="en-CH"/>
        </w:rPr>
        <w:t xml:space="preserve">Kolmogorov-Smirnov Test </w:t>
      </w:r>
      <w:r>
        <w:rPr>
          <w:lang w:val="de-DE"/>
        </w:rPr>
        <w:t xml:space="preserve">überprüft. Dazu haben wir die gängigsten Verteilungen von Scipy verwendet. Die sechs Variablen sind die Masse, Geschwindigkeit und Zeitabstände zwischen den Steinen für beide Zonen. Für alle sechs Variablen haben wir eine Monte Carlo Simulation durchgeführt. </w:t>
      </w:r>
      <w:r w:rsidR="00A13B29">
        <w:rPr>
          <w:lang w:val="de-DE"/>
        </w:rPr>
        <w:t>Wir simulierten 50 Mio. Steine</w:t>
      </w:r>
      <w:r w:rsidR="009146E6">
        <w:rPr>
          <w:lang w:val="en-CH"/>
        </w:rPr>
        <w:t>,</w:t>
      </w:r>
      <w:r w:rsidR="00A13B29">
        <w:rPr>
          <w:lang w:val="de-DE"/>
        </w:rPr>
        <w:t xml:space="preserve"> </w:t>
      </w:r>
      <w:r w:rsidR="009146E6">
        <w:rPr>
          <w:lang w:val="en-CH"/>
        </w:rPr>
        <w:t>a</w:t>
      </w:r>
      <w:r w:rsidR="00A13B29">
        <w:rPr>
          <w:lang w:val="de-DE"/>
        </w:rPr>
        <w:t xml:space="preserve">ufgeteilt auf das Verhältnis </w:t>
      </w:r>
      <w:r w:rsidR="00F0043E">
        <w:rPr>
          <w:lang w:val="de-DE"/>
        </w:rPr>
        <w:t xml:space="preserve">der Anzahl registrierten Steine aus den Zonen. </w:t>
      </w:r>
      <w:r>
        <w:rPr>
          <w:lang w:val="de-DE"/>
        </w:rPr>
        <w:t xml:space="preserve">Die Parameter waren einerseits die zuvor bestimmten Verteilungen und die zu den Daten gehörenden Mittelwerte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r w:rsidR="00516D2D">
        <w:t xml:space="preserve">simulierten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Strasse fallen, mussten zuerst die simulierten Steine aus beiden Zonen in einen einheitlichen Zeitstrahl gebracht werden. </w:t>
      </w:r>
      <w:r>
        <w:rPr>
          <w:lang w:val="de-DE"/>
        </w:rPr>
        <w:lastRenderedPageBreak/>
        <w:t xml:space="preserve">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haben wir 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dass ein Stein pro Jahr auf der Strasse landet</w:t>
      </w:r>
      <w:r>
        <w:rPr>
          <w:lang w:val="de-DE"/>
        </w:rPr>
        <w:t>, berechnen. Dazu wurde die Summe der Netzdurchbrüche durch die Anzahl der simulierten Jahr</w:t>
      </w:r>
      <w:r>
        <w:t>e</w:t>
      </w:r>
      <w:r>
        <w:rPr>
          <w:lang w:val="de-DE"/>
        </w:rPr>
        <w:t xml:space="preserve"> dividiert.</w:t>
      </w:r>
    </w:p>
    <w:p w14:paraId="548BABD4" w14:textId="6B6EFC79" w:rsidR="003C5CFD" w:rsidRDefault="003C5CFD" w:rsidP="003C5CFD">
      <w:r>
        <w:t xml:space="preserve">Für die Wahrscheinlichkeit, dass ein Auto getroffen wird oder nicht mehr bremsen kann und somit einen Unfall hat, berechneten wir zuerst die Anzahl Autos pro Stunde. </w:t>
      </w:r>
      <w:r>
        <w:br/>
        <w:t>Als</w:t>
      </w:r>
      <w:r w:rsidR="00A95139">
        <w:t xml:space="preserve"> Reaktionsweg und</w:t>
      </w:r>
      <w:r>
        <w:t xml:space="preserve"> Bremsweg in einer Gefahrensituation definierten wir </w:t>
      </w:r>
      <w:r w:rsidR="00A95139">
        <w:t xml:space="preserve">36 </w:t>
      </w:r>
      <w:r>
        <w:t xml:space="preserve">Meter </w:t>
      </w:r>
      <w:r w:rsidRPr="006D6357">
        <w:rPr>
          <w:rFonts w:ascii="Calibri" w:hAnsi="Calibri"/>
        </w:rPr>
        <w:t>(Gebhardt, 2018)</w:t>
      </w:r>
      <w:r>
        <w:t xml:space="preserve"> und für die durchschnittliche Autolänge 4,4 Meter </w:t>
      </w:r>
      <w:r w:rsidRPr="00E1267B">
        <w:t>(Baz, 2018)</w:t>
      </w:r>
      <w:r>
        <w:t xml:space="preserve">. Diese </w:t>
      </w:r>
      <w:r w:rsidR="00910865">
        <w:t xml:space="preserve">Annahmen </w:t>
      </w:r>
      <w:r>
        <w:t>addiert, ergab</w:t>
      </w:r>
      <w:r w:rsidR="00B84616">
        <w:t xml:space="preserve"> </w:t>
      </w:r>
      <w:r>
        <w:t xml:space="preserve">somit eine Gefahrenzone von </w:t>
      </w:r>
      <w:r w:rsidR="00A95139">
        <w:t>40,4</w:t>
      </w:r>
      <w:r>
        <w:t xml:space="preserve"> Metern. Die 60 km/h rechneten wir in 16.66 m/s um.</w:t>
      </w:r>
      <w:r>
        <w:br/>
      </w:r>
      <w:r>
        <w:br/>
        <w:t xml:space="preserve">Anhand von diesen Zahlen berechneten wir die Wahrscheinlichkeit pro Tag, dass ein Auto in der Gefahrenzone ist. Den durchschnittlichen Besetzungsgrad der Autos </w:t>
      </w:r>
      <w:r w:rsidR="00522307">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Heading1"/>
      </w:pPr>
      <w:bookmarkStart w:id="10" w:name="_Toc90999728"/>
      <w:r w:rsidRPr="00E87F65">
        <w:t>Empfehlung</w:t>
      </w:r>
      <w:bookmarkEnd w:id="10"/>
    </w:p>
    <w:p w14:paraId="00C8542D" w14:textId="536FB91B" w:rsidR="00024E38" w:rsidRDefault="00D97D54" w:rsidP="00D97D54">
      <w:pPr>
        <w:tabs>
          <w:tab w:val="left" w:pos="2340"/>
        </w:tabs>
      </w:pPr>
      <w:r w:rsidRPr="0065337A">
        <w:t xml:space="preserve">Anhand der beschriebenen Simulationen der Steinschläge empfehlen wir, die Strasse </w:t>
      </w:r>
      <w:r w:rsidR="00094B10">
        <w:t>zu schliessen</w:t>
      </w:r>
      <w:r w:rsidRPr="0065337A">
        <w:t>. Wir haben berechnet, dass die Sterbewahrscheinlichkeit</w:t>
      </w:r>
      <w:r>
        <w:t xml:space="preserve"> pro Jahr</w:t>
      </w:r>
      <w:r>
        <w:rPr>
          <w:lang w:val="de-DE"/>
        </w:rPr>
        <w:t xml:space="preserve"> </w:t>
      </w:r>
      <w:r w:rsidR="0022790F" w:rsidRPr="0022790F">
        <w:rPr>
          <w:lang w:val="de-DE"/>
        </w:rPr>
        <w:t>0.0001</w:t>
      </w:r>
      <w:r w:rsidR="000B30E1">
        <w:rPr>
          <w:lang w:val="en-CH"/>
        </w:rPr>
        <w:t>7</w:t>
      </w:r>
      <w:r w:rsidR="00F654DD">
        <w:rPr>
          <w:lang w:val="en-CH"/>
        </w:rPr>
        <w:t xml:space="preserve"> </w:t>
      </w:r>
      <w:r>
        <w:rPr>
          <w:lang w:val="de-DE"/>
        </w:rPr>
        <w:t xml:space="preserve">beträgt, was </w:t>
      </w:r>
      <w:r w:rsidR="00094B10">
        <w:rPr>
          <w:lang w:val="de-DE"/>
        </w:rPr>
        <w:t xml:space="preserve">über </w:t>
      </w:r>
      <w:r>
        <w:rPr>
          <w:lang w:val="de-DE"/>
        </w:rPr>
        <w:t xml:space="preserve">dem </w:t>
      </w:r>
      <w:r w:rsidRPr="0065337A">
        <w:t xml:space="preserve">Grenzwert von 0.0001 liegt. Die Differenz ist </w:t>
      </w:r>
      <w:r w:rsidR="00094B10">
        <w:t>deutlich und</w:t>
      </w:r>
      <w:r w:rsidRPr="0065337A">
        <w:t xml:space="preserve"> hat sich in </w:t>
      </w:r>
      <w:r w:rsidR="00094B10">
        <w:t>fünf</w:t>
      </w:r>
      <w:r w:rsidR="00094B10" w:rsidRPr="0065337A">
        <w:t xml:space="preserve"> </w:t>
      </w:r>
      <w:r w:rsidRPr="0065337A">
        <w:t>Durchläufen bei einer Anzahl</w:t>
      </w:r>
      <w:r w:rsidR="00094B10">
        <w:t xml:space="preserve"> von</w:t>
      </w:r>
      <w:r w:rsidR="00B6519B">
        <w:t xml:space="preserve"> jeweils</w:t>
      </w:r>
      <w:r w:rsidR="00094B10">
        <w:t xml:space="preserve"> 50 Mio.</w:t>
      </w:r>
      <w:r w:rsidRPr="0065337A">
        <w:t xml:space="preserve"> simulierter Steinschläge als robust bewiesen</w:t>
      </w:r>
      <w:r>
        <w:t xml:space="preserve">. </w:t>
      </w:r>
    </w:p>
    <w:p w14:paraId="1809E8E3" w14:textId="2F9BE9FD" w:rsidR="00D97D54" w:rsidRPr="0065337A" w:rsidRDefault="00D97D54" w:rsidP="00D97D54">
      <w:pPr>
        <w:tabs>
          <w:tab w:val="left" w:pos="2340"/>
        </w:tabs>
      </w:pPr>
      <w:r>
        <w:br/>
      </w:r>
      <w:r w:rsidR="00094B10">
        <w:t xml:space="preserve">In einem weiteren Schritt könnten Massnahmen überprüft werden, </w:t>
      </w:r>
      <w:r w:rsidR="00B6519B">
        <w:t>damit die Strasse geöffnet bleiben kann.</w:t>
      </w:r>
      <w:r w:rsidRPr="0065337A">
        <w:t xml:space="preserve"> </w:t>
      </w:r>
      <w:r w:rsidR="00B6519B">
        <w:t xml:space="preserve">Wir haben simuliert, wie sich die Sterbewahrscheinlichkeit verändert, wenn das Netz nicht nur täglich, sondern </w:t>
      </w:r>
      <w:proofErr w:type="spellStart"/>
      <w:r w:rsidR="008A3B8A">
        <w:rPr>
          <w:lang w:val="en-CH"/>
        </w:rPr>
        <w:t>regelmässiger</w:t>
      </w:r>
      <w:proofErr w:type="spellEnd"/>
      <w:r w:rsidR="008A3B8A">
        <w:rPr>
          <w:lang w:val="en-CH"/>
        </w:rPr>
        <w:t xml:space="preserve"> </w:t>
      </w:r>
      <w:proofErr w:type="spellStart"/>
      <w:r w:rsidR="008A3B8A">
        <w:rPr>
          <w:lang w:val="en-CH"/>
        </w:rPr>
        <w:t>geleert</w:t>
      </w:r>
      <w:proofErr w:type="spellEnd"/>
      <w:r w:rsidR="008A3B8A">
        <w:rPr>
          <w:lang w:val="en-CH"/>
        </w:rPr>
        <w:t xml:space="preserve"> </w:t>
      </w:r>
      <w:proofErr w:type="spellStart"/>
      <w:r w:rsidR="008A3B8A">
        <w:rPr>
          <w:lang w:val="en-CH"/>
        </w:rPr>
        <w:t>werden</w:t>
      </w:r>
      <w:proofErr w:type="spellEnd"/>
      <w:r w:rsidR="00B6519B">
        <w:t xml:space="preserve">. Dabei haben wir festgestellt, dass die Strasse </w:t>
      </w:r>
      <w:r w:rsidR="0022790F">
        <w:t xml:space="preserve">bis zu </w:t>
      </w:r>
      <w:r w:rsidR="007E08ED">
        <w:t xml:space="preserve">einer Reaktionszeit von </w:t>
      </w:r>
      <w:r w:rsidR="0022790F">
        <w:t xml:space="preserve">12 </w:t>
      </w:r>
      <w:r w:rsidR="007E08ED">
        <w:t>Stunden geöffnet bleiben könnte.</w:t>
      </w:r>
      <w:r w:rsidRPr="0065337A">
        <w:t xml:space="preserve"> </w:t>
      </w:r>
      <w:r w:rsidR="007E08ED">
        <w:t>Weiter wurde in</w:t>
      </w:r>
      <w:r w:rsidRPr="0065337A">
        <w:t xml:space="preserve"> Brienz/Brinzauls GR gute Erfahrungen mit einer Radaranlage, die die Strasse</w:t>
      </w:r>
      <w:r w:rsidR="00E92658">
        <w:t xml:space="preserve"> während eines Ab</w:t>
      </w:r>
      <w:r w:rsidR="00977A95">
        <w:t>gangs</w:t>
      </w:r>
      <w:r w:rsidRPr="0065337A">
        <w:t xml:space="preserve"> automatisch sperren kann, gemacht</w:t>
      </w:r>
      <w:r>
        <w:t xml:space="preserve"> </w:t>
      </w:r>
      <w:r>
        <w:fldChar w:fldCharType="begin"/>
      </w:r>
      <w:r w:rsidR="00BE0CBD">
        <w:instrText xml:space="preserve"> ADDIN ZOTERO_ITEM CSL_CITATION {"citationID":"4vI32WwA","properties":{"formattedCitation":"(Geopraevent, 2018)","plainCitation":"(Geopraevent, 2018)","dontUpdate":true,"noteIndex":0},"citationItems":[{"id":184,"uris":["http://zotero.org/groups/4440957/items/FT7G9CLX"],"uri":["http://zotero.org/groups/4440957/items/FT7G9CLX"],"itemData":{"id":184,"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fldChar w:fldCharType="begin"/>
      </w:r>
      <w:r w:rsidR="00BE0CBD">
        <w:instrText xml:space="preserve"> ADDIN ZOTERO_ITEM CSL_CITATION {"citationID":"XJqyzxtI","properties":{"formattedCitation":"(Scott, 2021)","plainCitation":"(Scott, 2021)","dontUpdate":true,"noteIndex":0},"citationItems":[{"id":186,"uris":["http://zotero.org/groups/4440957/items/ZZFMJGKZ"],"uri":["http://zotero.org/groups/4440957/items/ZZFMJGKZ"],"itemData":{"id":186,"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00E45737">
        <w:rPr>
          <w:rFonts w:ascii="Calibri" w:hAnsi="Calibri" w:cs="Calibri"/>
          <w:lang w:val="en-CH"/>
        </w:rPr>
        <w:t>;</w:t>
      </w:r>
      <w:r w:rsidR="00BE0CBD">
        <w:rPr>
          <w:rFonts w:ascii="Calibri" w:hAnsi="Calibri" w:cs="Calibri"/>
          <w:lang w:val="en-CH"/>
        </w:rPr>
        <w:t xml:space="preserve"> </w:t>
      </w:r>
      <w:r w:rsidRPr="001E3017">
        <w:rPr>
          <w:rFonts w:ascii="Calibri" w:hAnsi="Calibri" w:cs="Calibri"/>
        </w:rPr>
        <w:t>Scott, 2021)</w:t>
      </w:r>
      <w:r>
        <w:fldChar w:fldCharType="end"/>
      </w:r>
      <w:r>
        <w:t>.</w:t>
      </w:r>
      <w:r w:rsidR="007E08ED">
        <w:t xml:space="preserve"> Mit einer Mischung weiterer Massnahmen könnte eine offen gebliebene Strasse gerechtfertigt sein.</w:t>
      </w:r>
    </w:p>
    <w:p w14:paraId="7EF49909" w14:textId="179991AE" w:rsidR="009F091C" w:rsidRDefault="009F091C">
      <w:r>
        <w:br w:type="page"/>
      </w:r>
    </w:p>
    <w:p w14:paraId="18C413B7" w14:textId="77777777" w:rsidR="00264B8F" w:rsidRDefault="00CD0117" w:rsidP="00847F14">
      <w:pPr>
        <w:pStyle w:val="Heading1"/>
      </w:pPr>
      <w:bookmarkStart w:id="11" w:name="_Toc90903724"/>
      <w:bookmarkStart w:id="12" w:name="_Toc90999729"/>
      <w:r>
        <w:lastRenderedPageBreak/>
        <w:t>Quellennachweis</w:t>
      </w:r>
      <w:bookmarkEnd w:id="11"/>
      <w:bookmarkEnd w:id="12"/>
    </w:p>
    <w:p w14:paraId="2B97CB12" w14:textId="77777777" w:rsidR="00BE0CBD" w:rsidRPr="00BE0CBD" w:rsidRDefault="00264B8F" w:rsidP="00BE0CBD">
      <w:pPr>
        <w:pStyle w:val="Bibliography"/>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rsidR="00BE0CBD">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00BE0CBD" w:rsidRPr="00BE0CBD">
        <w:rPr>
          <w:rFonts w:ascii="Calibri" w:hAnsi="Calibri" w:cs="Calibri"/>
          <w:szCs w:val="24"/>
        </w:rPr>
        <w:t xml:space="preserve">Baz. (2018, Mai 7). </w:t>
      </w:r>
      <w:r w:rsidR="00BE0CBD" w:rsidRPr="00BE0CBD">
        <w:rPr>
          <w:rFonts w:ascii="Calibri" w:hAnsi="Calibri" w:cs="Calibri"/>
          <w:i/>
          <w:iCs/>
          <w:szCs w:val="24"/>
        </w:rPr>
        <w:t>Autos werden immer breiter und länger</w:t>
      </w:r>
      <w:r w:rsidR="00BE0CBD" w:rsidRPr="00BE0CBD">
        <w:rPr>
          <w:rFonts w:ascii="Calibri" w:hAnsi="Calibri" w:cs="Calibri"/>
          <w:szCs w:val="24"/>
        </w:rPr>
        <w:t>. https://www.bazonline.ch/auto/autos-werden-immer-breiter-und-laenger/story/25635086</w:t>
      </w:r>
    </w:p>
    <w:p w14:paraId="79564096"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Brunner Images. (2017). </w:t>
      </w:r>
      <w:r w:rsidRPr="00BE0CBD">
        <w:rPr>
          <w:rFonts w:ascii="Calibri" w:hAnsi="Calibri" w:cs="Calibri"/>
          <w:i/>
          <w:iCs/>
          <w:szCs w:val="24"/>
        </w:rPr>
        <w:t>Bild</w:t>
      </w:r>
      <w:r w:rsidRPr="00BE0CBD">
        <w:rPr>
          <w:rFonts w:ascii="Calibri" w:hAnsi="Calibri" w:cs="Calibri"/>
          <w:szCs w:val="24"/>
        </w:rPr>
        <w:t>. https://oekastatic.orf.at/static/images/site/oeka/20170935/steinschlag.5649584.jpg</w:t>
      </w:r>
    </w:p>
    <w:p w14:paraId="7CF8AC88"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Gebhardt, M. (2018, April 24). </w:t>
      </w:r>
      <w:r w:rsidRPr="00BE0CBD">
        <w:rPr>
          <w:rFonts w:ascii="Calibri" w:hAnsi="Calibri" w:cs="Calibri"/>
          <w:i/>
          <w:iCs/>
          <w:szCs w:val="24"/>
        </w:rPr>
        <w:t>Bremsweg Berechnung</w:t>
      </w:r>
      <w:r w:rsidRPr="00BE0CBD">
        <w:rPr>
          <w:rFonts w:ascii="Calibri" w:hAnsi="Calibri" w:cs="Calibri"/>
          <w:szCs w:val="24"/>
        </w:rPr>
        <w:t>. So wird der Bremsweg berechnet. https://www.autobild.de/artikel/bremsweg-formel-13443369.html#anchor_1</w:t>
      </w:r>
    </w:p>
    <w:p w14:paraId="6AFFC8ED"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Geopraevent. (2018, November 25). </w:t>
      </w:r>
      <w:r w:rsidRPr="00BE0CBD">
        <w:rPr>
          <w:rFonts w:ascii="Calibri" w:hAnsi="Calibri" w:cs="Calibri"/>
          <w:i/>
          <w:iCs/>
          <w:szCs w:val="24"/>
        </w:rPr>
        <w:t>Steinschlagradar Brienz</w:t>
      </w:r>
      <w:r w:rsidRPr="00BE0CBD">
        <w:rPr>
          <w:rFonts w:ascii="Calibri" w:hAnsi="Calibri" w:cs="Calibri"/>
          <w:szCs w:val="24"/>
        </w:rPr>
        <w:t>. https://www.geopraevent.ch/project/steinschlagradar-brienz/</w:t>
      </w:r>
    </w:p>
    <w:p w14:paraId="71CC1F1C"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Gerber, W. (2019). </w:t>
      </w:r>
      <w:r w:rsidRPr="00BE0CBD">
        <w:rPr>
          <w:rFonts w:ascii="Calibri" w:hAnsi="Calibri" w:cs="Calibri"/>
          <w:i/>
          <w:iCs/>
          <w:szCs w:val="24"/>
        </w:rPr>
        <w:t>Naturgefahr Steinschlag – Erfahrungen und Erkenntnisse—SLF</w:t>
      </w:r>
      <w:r w:rsidRPr="00BE0CBD">
        <w:rPr>
          <w:rFonts w:ascii="Calibri" w:hAnsi="Calibri" w:cs="Calibri"/>
          <w:szCs w:val="24"/>
        </w:rPr>
        <w:t>. https://www.slf.ch/de/newsseiten/2019/03/naturgefahr-steinschlag-erfahrungen-und-erkenntnisse.html</w:t>
      </w:r>
    </w:p>
    <w:p w14:paraId="3ED26E7B"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Hartmann, P., &amp; Walter, P. (2018, April 1). </w:t>
      </w:r>
      <w:r w:rsidRPr="00BE0CBD">
        <w:rPr>
          <w:rFonts w:ascii="Calibri" w:hAnsi="Calibri" w:cs="Calibri"/>
          <w:i/>
          <w:iCs/>
          <w:szCs w:val="24"/>
        </w:rPr>
        <w:t>Mikrozensus Graubünden</w:t>
      </w:r>
      <w:r w:rsidRPr="00BE0CBD">
        <w:rPr>
          <w:rFonts w:ascii="Calibri" w:hAnsi="Calibri" w:cs="Calibri"/>
          <w:szCs w:val="24"/>
        </w:rPr>
        <w:t>. Mobilität in Graubünden. https://www.gr.ch/DE/Medien/Mitteilungen/MMStaka/2018/MedienDokumente/Bericht_Mikrozensus_2015_ohneAnhang.pdf</w:t>
      </w:r>
    </w:p>
    <w:p w14:paraId="29E54185" w14:textId="77777777" w:rsidR="00BE0CBD" w:rsidRPr="00BE0CBD" w:rsidRDefault="00BE0CBD" w:rsidP="00BE0CBD">
      <w:pPr>
        <w:pStyle w:val="Bibliography"/>
        <w:rPr>
          <w:rFonts w:ascii="Calibri" w:hAnsi="Calibri" w:cs="Calibri"/>
          <w:szCs w:val="24"/>
        </w:rPr>
      </w:pPr>
      <w:r w:rsidRPr="00BE0CBD">
        <w:rPr>
          <w:rFonts w:ascii="Calibri" w:hAnsi="Calibri" w:cs="Calibri"/>
          <w:szCs w:val="24"/>
        </w:rPr>
        <w:t xml:space="preserve">Scott, T. (2021, November 8). </w:t>
      </w:r>
      <w:r w:rsidRPr="00BE0CBD">
        <w:rPr>
          <w:rFonts w:ascii="Calibri" w:hAnsi="Calibri" w:cs="Calibri"/>
          <w:i/>
          <w:iCs/>
          <w:szCs w:val="24"/>
        </w:rPr>
        <w:t>Why this „falling rocks“ sign is more important than most</w:t>
      </w:r>
      <w:r w:rsidRPr="00BE0CBD">
        <w:rPr>
          <w:rFonts w:ascii="Calibri" w:hAnsi="Calibri" w:cs="Calibri"/>
          <w:szCs w:val="24"/>
        </w:rPr>
        <w:t>. https://www.youtube.com/watch?v=o-oVXYkBwgw</w:t>
      </w:r>
    </w:p>
    <w:p w14:paraId="56F7EB93" w14:textId="78F61DB5" w:rsidR="00CD5DCD" w:rsidRPr="0022790F" w:rsidRDefault="00264B8F" w:rsidP="00264B8F">
      <w:pPr>
        <w:pStyle w:val="Bibliography"/>
        <w:rPr>
          <w:lang w:val="en-US"/>
        </w:rPr>
      </w:pPr>
      <w:r>
        <w:fldChar w:fldCharType="end"/>
      </w:r>
      <w:r w:rsidR="00847F14" w:rsidRPr="0022790F">
        <w:rPr>
          <w:lang w:val="en-US"/>
        </w:rPr>
        <w:br/>
      </w:r>
    </w:p>
    <w:p w14:paraId="086F8E80" w14:textId="590E6084" w:rsidR="00847F14" w:rsidRPr="0022790F" w:rsidRDefault="00847F14" w:rsidP="00847F14">
      <w:pPr>
        <w:tabs>
          <w:tab w:val="left" w:pos="7695"/>
        </w:tabs>
        <w:rPr>
          <w:lang w:val="en-US"/>
        </w:rPr>
      </w:pPr>
    </w:p>
    <w:sectPr w:rsidR="00847F14" w:rsidRPr="0022790F"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AE528" w14:textId="77777777" w:rsidR="00C23427" w:rsidRDefault="00C23427" w:rsidP="00B07627">
      <w:pPr>
        <w:spacing w:after="0" w:line="240" w:lineRule="auto"/>
      </w:pPr>
      <w:r>
        <w:separator/>
      </w:r>
    </w:p>
  </w:endnote>
  <w:endnote w:type="continuationSeparator" w:id="0">
    <w:p w14:paraId="75DDC843" w14:textId="77777777" w:rsidR="00C23427" w:rsidRDefault="00C23427"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9086" w14:textId="0F48BC36" w:rsidR="00794882" w:rsidRDefault="00794882" w:rsidP="00A55CFD">
    <w:pPr>
      <w:pStyle w:val="Footer"/>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E04F2" w14:textId="77777777" w:rsidR="00C23427" w:rsidRDefault="00C23427" w:rsidP="00B07627">
      <w:pPr>
        <w:spacing w:after="0" w:line="240" w:lineRule="auto"/>
      </w:pPr>
      <w:r>
        <w:separator/>
      </w:r>
    </w:p>
  </w:footnote>
  <w:footnote w:type="continuationSeparator" w:id="0">
    <w:p w14:paraId="5855AE56" w14:textId="77777777" w:rsidR="00C23427" w:rsidRDefault="00C23427"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5B034" w14:textId="0256C9D6" w:rsidR="00B07627" w:rsidRPr="00B07627" w:rsidRDefault="00B07627" w:rsidP="00B07627">
    <w:pPr>
      <w:pStyle w:val="Header"/>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BC68" w14:textId="1642CBB3" w:rsidR="00C54537" w:rsidRDefault="00C54537">
    <w:pPr>
      <w:pStyle w:val="Header"/>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17C7C"/>
    <w:rsid w:val="00020AF7"/>
    <w:rsid w:val="00024E38"/>
    <w:rsid w:val="00036376"/>
    <w:rsid w:val="000471F6"/>
    <w:rsid w:val="00051442"/>
    <w:rsid w:val="00064419"/>
    <w:rsid w:val="000647FB"/>
    <w:rsid w:val="00064C0A"/>
    <w:rsid w:val="00064DD0"/>
    <w:rsid w:val="00070A0D"/>
    <w:rsid w:val="0008032F"/>
    <w:rsid w:val="0008183B"/>
    <w:rsid w:val="00087EBC"/>
    <w:rsid w:val="000947F9"/>
    <w:rsid w:val="00094B10"/>
    <w:rsid w:val="000B30E1"/>
    <w:rsid w:val="000D0974"/>
    <w:rsid w:val="000D1E9E"/>
    <w:rsid w:val="000D23D1"/>
    <w:rsid w:val="000E7442"/>
    <w:rsid w:val="000F03BE"/>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2790F"/>
    <w:rsid w:val="00237F87"/>
    <w:rsid w:val="00242DCE"/>
    <w:rsid w:val="00243A32"/>
    <w:rsid w:val="002456E8"/>
    <w:rsid w:val="002507E8"/>
    <w:rsid w:val="00252C47"/>
    <w:rsid w:val="002603A1"/>
    <w:rsid w:val="00264B8F"/>
    <w:rsid w:val="002668BB"/>
    <w:rsid w:val="0027503C"/>
    <w:rsid w:val="002878C1"/>
    <w:rsid w:val="002929F4"/>
    <w:rsid w:val="002A32F8"/>
    <w:rsid w:val="002A7FE7"/>
    <w:rsid w:val="002B1095"/>
    <w:rsid w:val="002C76AD"/>
    <w:rsid w:val="002D39E4"/>
    <w:rsid w:val="002F5E48"/>
    <w:rsid w:val="003006EC"/>
    <w:rsid w:val="003019A8"/>
    <w:rsid w:val="0030246B"/>
    <w:rsid w:val="00302648"/>
    <w:rsid w:val="00303462"/>
    <w:rsid w:val="00305CC9"/>
    <w:rsid w:val="00310CC1"/>
    <w:rsid w:val="00311D64"/>
    <w:rsid w:val="00315920"/>
    <w:rsid w:val="00335AB7"/>
    <w:rsid w:val="00340017"/>
    <w:rsid w:val="0035094E"/>
    <w:rsid w:val="00350F75"/>
    <w:rsid w:val="00351AA5"/>
    <w:rsid w:val="00355A3C"/>
    <w:rsid w:val="00363AEE"/>
    <w:rsid w:val="003664D5"/>
    <w:rsid w:val="00375E8E"/>
    <w:rsid w:val="00384127"/>
    <w:rsid w:val="003904B6"/>
    <w:rsid w:val="003910EA"/>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E7D36"/>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4337F"/>
    <w:rsid w:val="006510FC"/>
    <w:rsid w:val="00653195"/>
    <w:rsid w:val="0065337A"/>
    <w:rsid w:val="00653B5C"/>
    <w:rsid w:val="00662DDA"/>
    <w:rsid w:val="006632A7"/>
    <w:rsid w:val="0066408D"/>
    <w:rsid w:val="0067539A"/>
    <w:rsid w:val="00683DB4"/>
    <w:rsid w:val="00690E31"/>
    <w:rsid w:val="006914D3"/>
    <w:rsid w:val="00695D2B"/>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08ED"/>
    <w:rsid w:val="007E24D6"/>
    <w:rsid w:val="0081054B"/>
    <w:rsid w:val="00823A8B"/>
    <w:rsid w:val="0083269A"/>
    <w:rsid w:val="00834498"/>
    <w:rsid w:val="00836522"/>
    <w:rsid w:val="00847F14"/>
    <w:rsid w:val="008512F4"/>
    <w:rsid w:val="008646FC"/>
    <w:rsid w:val="008803FE"/>
    <w:rsid w:val="00894317"/>
    <w:rsid w:val="008A3B8A"/>
    <w:rsid w:val="008D0419"/>
    <w:rsid w:val="008D6728"/>
    <w:rsid w:val="008E28DE"/>
    <w:rsid w:val="008E709B"/>
    <w:rsid w:val="008E7623"/>
    <w:rsid w:val="008F20BD"/>
    <w:rsid w:val="00904E6E"/>
    <w:rsid w:val="009066CB"/>
    <w:rsid w:val="00906BD3"/>
    <w:rsid w:val="00910865"/>
    <w:rsid w:val="00912967"/>
    <w:rsid w:val="009146E6"/>
    <w:rsid w:val="009245E2"/>
    <w:rsid w:val="009253C4"/>
    <w:rsid w:val="009271C7"/>
    <w:rsid w:val="0093235E"/>
    <w:rsid w:val="00934F15"/>
    <w:rsid w:val="0094620E"/>
    <w:rsid w:val="00957346"/>
    <w:rsid w:val="00960851"/>
    <w:rsid w:val="00961B06"/>
    <w:rsid w:val="00971A9D"/>
    <w:rsid w:val="009734E0"/>
    <w:rsid w:val="00975302"/>
    <w:rsid w:val="00977A95"/>
    <w:rsid w:val="009A2637"/>
    <w:rsid w:val="009A2EBF"/>
    <w:rsid w:val="009B0755"/>
    <w:rsid w:val="009B4D30"/>
    <w:rsid w:val="009D15F0"/>
    <w:rsid w:val="009D469B"/>
    <w:rsid w:val="009E4570"/>
    <w:rsid w:val="009F091C"/>
    <w:rsid w:val="009F1B89"/>
    <w:rsid w:val="009F66A1"/>
    <w:rsid w:val="00A05582"/>
    <w:rsid w:val="00A13B29"/>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95139"/>
    <w:rsid w:val="00AA1DF9"/>
    <w:rsid w:val="00AB2528"/>
    <w:rsid w:val="00AB2F80"/>
    <w:rsid w:val="00AB6F0A"/>
    <w:rsid w:val="00AE2266"/>
    <w:rsid w:val="00AF4D23"/>
    <w:rsid w:val="00B0124A"/>
    <w:rsid w:val="00B07627"/>
    <w:rsid w:val="00B14876"/>
    <w:rsid w:val="00B2619E"/>
    <w:rsid w:val="00B40DB7"/>
    <w:rsid w:val="00B42D68"/>
    <w:rsid w:val="00B4485B"/>
    <w:rsid w:val="00B51EA9"/>
    <w:rsid w:val="00B6519B"/>
    <w:rsid w:val="00B7248C"/>
    <w:rsid w:val="00B8011D"/>
    <w:rsid w:val="00B82C9B"/>
    <w:rsid w:val="00B8323E"/>
    <w:rsid w:val="00B84616"/>
    <w:rsid w:val="00BA3156"/>
    <w:rsid w:val="00BB1213"/>
    <w:rsid w:val="00BB4725"/>
    <w:rsid w:val="00BC1A94"/>
    <w:rsid w:val="00BC2178"/>
    <w:rsid w:val="00BC39F5"/>
    <w:rsid w:val="00BC54B8"/>
    <w:rsid w:val="00BD20F9"/>
    <w:rsid w:val="00BD5EA1"/>
    <w:rsid w:val="00BE0CBD"/>
    <w:rsid w:val="00BE126B"/>
    <w:rsid w:val="00BE6B3D"/>
    <w:rsid w:val="00BF4C67"/>
    <w:rsid w:val="00BF677F"/>
    <w:rsid w:val="00C052CB"/>
    <w:rsid w:val="00C12CBF"/>
    <w:rsid w:val="00C14EDE"/>
    <w:rsid w:val="00C2158A"/>
    <w:rsid w:val="00C23427"/>
    <w:rsid w:val="00C31BBE"/>
    <w:rsid w:val="00C340F9"/>
    <w:rsid w:val="00C43923"/>
    <w:rsid w:val="00C54537"/>
    <w:rsid w:val="00C55FF5"/>
    <w:rsid w:val="00C77D46"/>
    <w:rsid w:val="00C833C0"/>
    <w:rsid w:val="00CD0117"/>
    <w:rsid w:val="00CD5DCD"/>
    <w:rsid w:val="00CD661F"/>
    <w:rsid w:val="00CD7380"/>
    <w:rsid w:val="00CE155E"/>
    <w:rsid w:val="00D07AAC"/>
    <w:rsid w:val="00D113F6"/>
    <w:rsid w:val="00D1257F"/>
    <w:rsid w:val="00D17B88"/>
    <w:rsid w:val="00D47C1C"/>
    <w:rsid w:val="00D63CF9"/>
    <w:rsid w:val="00D73A83"/>
    <w:rsid w:val="00D831EC"/>
    <w:rsid w:val="00D941D4"/>
    <w:rsid w:val="00D95CEE"/>
    <w:rsid w:val="00D97CBF"/>
    <w:rsid w:val="00D97D54"/>
    <w:rsid w:val="00DA38E8"/>
    <w:rsid w:val="00DA5366"/>
    <w:rsid w:val="00DA6F58"/>
    <w:rsid w:val="00DA7B1C"/>
    <w:rsid w:val="00DB0820"/>
    <w:rsid w:val="00DB6287"/>
    <w:rsid w:val="00DB6E10"/>
    <w:rsid w:val="00DB7706"/>
    <w:rsid w:val="00DC35C2"/>
    <w:rsid w:val="00DC4587"/>
    <w:rsid w:val="00DD0371"/>
    <w:rsid w:val="00DE1B39"/>
    <w:rsid w:val="00E037EF"/>
    <w:rsid w:val="00E05244"/>
    <w:rsid w:val="00E1267B"/>
    <w:rsid w:val="00E27881"/>
    <w:rsid w:val="00E41E18"/>
    <w:rsid w:val="00E45737"/>
    <w:rsid w:val="00E57803"/>
    <w:rsid w:val="00E63D40"/>
    <w:rsid w:val="00E671A5"/>
    <w:rsid w:val="00E729A3"/>
    <w:rsid w:val="00E743C5"/>
    <w:rsid w:val="00E830E9"/>
    <w:rsid w:val="00E87F65"/>
    <w:rsid w:val="00E92658"/>
    <w:rsid w:val="00EA4A9D"/>
    <w:rsid w:val="00EA7314"/>
    <w:rsid w:val="00ED1A0F"/>
    <w:rsid w:val="00ED40FF"/>
    <w:rsid w:val="00EE6B3B"/>
    <w:rsid w:val="00EE7386"/>
    <w:rsid w:val="00EF18E3"/>
    <w:rsid w:val="00EF4685"/>
    <w:rsid w:val="00EF6FD6"/>
    <w:rsid w:val="00F0043E"/>
    <w:rsid w:val="00F072C2"/>
    <w:rsid w:val="00F17A38"/>
    <w:rsid w:val="00F24035"/>
    <w:rsid w:val="00F241C2"/>
    <w:rsid w:val="00F33348"/>
    <w:rsid w:val="00F5506F"/>
    <w:rsid w:val="00F654DD"/>
    <w:rsid w:val="00F672B0"/>
    <w:rsid w:val="00F71728"/>
    <w:rsid w:val="00F74F48"/>
    <w:rsid w:val="00F77DA4"/>
    <w:rsid w:val="00F8071D"/>
    <w:rsid w:val="00F82F15"/>
    <w:rsid w:val="00F847D9"/>
    <w:rsid w:val="00F952F6"/>
    <w:rsid w:val="00F97469"/>
    <w:rsid w:val="00FA0911"/>
    <w:rsid w:val="00FA29FC"/>
    <w:rsid w:val="00FA3C7F"/>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425"/>
  </w:style>
  <w:style w:type="paragraph" w:styleId="Heading1">
    <w:name w:val="heading 1"/>
    <w:basedOn w:val="Normal"/>
    <w:next w:val="Normal"/>
    <w:link w:val="Heading1Char"/>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7627"/>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7627"/>
  </w:style>
  <w:style w:type="paragraph" w:styleId="Footer">
    <w:name w:val="footer"/>
    <w:basedOn w:val="Normal"/>
    <w:link w:val="FooterChar"/>
    <w:uiPriority w:val="99"/>
    <w:unhideWhenUsed/>
    <w:rsid w:val="00B0762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7627"/>
  </w:style>
  <w:style w:type="character" w:customStyle="1" w:styleId="mi">
    <w:name w:val="mi"/>
    <w:basedOn w:val="DefaultParagraphFont"/>
    <w:rsid w:val="00B4485B"/>
  </w:style>
  <w:style w:type="character" w:customStyle="1" w:styleId="mo">
    <w:name w:val="mo"/>
    <w:basedOn w:val="DefaultParagraphFont"/>
    <w:rsid w:val="00B4485B"/>
  </w:style>
  <w:style w:type="character" w:customStyle="1" w:styleId="mn">
    <w:name w:val="mn"/>
    <w:basedOn w:val="DefaultParagraphFont"/>
    <w:rsid w:val="00B4485B"/>
  </w:style>
  <w:style w:type="character" w:customStyle="1" w:styleId="Heading1Char">
    <w:name w:val="Heading 1 Char"/>
    <w:basedOn w:val="DefaultParagraphFont"/>
    <w:link w:val="Heading1"/>
    <w:uiPriority w:val="9"/>
    <w:rsid w:val="00494425"/>
    <w:rPr>
      <w:rFonts w:asciiTheme="majorHAnsi" w:eastAsiaTheme="majorEastAsia" w:hAnsiTheme="majorHAnsi" w:cstheme="majorBidi"/>
      <w:color w:val="1F3864" w:themeColor="accent1" w:themeShade="80"/>
      <w:sz w:val="36"/>
      <w:szCs w:val="36"/>
    </w:rPr>
  </w:style>
  <w:style w:type="paragraph" w:styleId="TOCHeading">
    <w:name w:val="TOC Heading"/>
    <w:basedOn w:val="Heading1"/>
    <w:next w:val="Normal"/>
    <w:uiPriority w:val="39"/>
    <w:unhideWhenUsed/>
    <w:qFormat/>
    <w:rsid w:val="00494425"/>
    <w:pPr>
      <w:outlineLvl w:val="9"/>
    </w:pPr>
  </w:style>
  <w:style w:type="character" w:customStyle="1" w:styleId="Heading2Char">
    <w:name w:val="Heading 2 Char"/>
    <w:basedOn w:val="DefaultParagraphFont"/>
    <w:link w:val="Heading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9442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9442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9442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9442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9442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494425"/>
    <w:pPr>
      <w:spacing w:line="240" w:lineRule="auto"/>
    </w:pPr>
    <w:rPr>
      <w:b/>
      <w:bCs/>
      <w:smallCaps/>
      <w:color w:val="44546A" w:themeColor="text2"/>
    </w:rPr>
  </w:style>
  <w:style w:type="paragraph" w:styleId="Title">
    <w:name w:val="Title"/>
    <w:basedOn w:val="Normal"/>
    <w:next w:val="Normal"/>
    <w:link w:val="TitleChar"/>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9442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9442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94425"/>
    <w:rPr>
      <w:b/>
      <w:bCs/>
    </w:rPr>
  </w:style>
  <w:style w:type="character" w:styleId="Emphasis">
    <w:name w:val="Emphasis"/>
    <w:basedOn w:val="DefaultParagraphFont"/>
    <w:uiPriority w:val="20"/>
    <w:qFormat/>
    <w:rsid w:val="00494425"/>
    <w:rPr>
      <w:i/>
      <w:iCs/>
    </w:rPr>
  </w:style>
  <w:style w:type="paragraph" w:styleId="NoSpacing">
    <w:name w:val="No Spacing"/>
    <w:uiPriority w:val="1"/>
    <w:qFormat/>
    <w:rsid w:val="00494425"/>
    <w:pPr>
      <w:spacing w:after="0" w:line="240" w:lineRule="auto"/>
    </w:pPr>
  </w:style>
  <w:style w:type="paragraph" w:styleId="Quote">
    <w:name w:val="Quote"/>
    <w:basedOn w:val="Normal"/>
    <w:next w:val="Normal"/>
    <w:link w:val="QuoteChar"/>
    <w:uiPriority w:val="29"/>
    <w:qFormat/>
    <w:rsid w:val="0049442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94425"/>
    <w:rPr>
      <w:color w:val="44546A" w:themeColor="text2"/>
      <w:sz w:val="24"/>
      <w:szCs w:val="24"/>
    </w:rPr>
  </w:style>
  <w:style w:type="paragraph" w:styleId="IntenseQuote">
    <w:name w:val="Intense Quote"/>
    <w:basedOn w:val="Normal"/>
    <w:next w:val="Normal"/>
    <w:link w:val="IntenseQuoteChar"/>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9442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94425"/>
    <w:rPr>
      <w:i/>
      <w:iCs/>
      <w:color w:val="595959" w:themeColor="text1" w:themeTint="A6"/>
    </w:rPr>
  </w:style>
  <w:style w:type="character" w:styleId="IntenseEmphasis">
    <w:name w:val="Intense Emphasis"/>
    <w:basedOn w:val="DefaultParagraphFont"/>
    <w:uiPriority w:val="21"/>
    <w:qFormat/>
    <w:rsid w:val="00494425"/>
    <w:rPr>
      <w:b/>
      <w:bCs/>
      <w:i/>
      <w:iCs/>
    </w:rPr>
  </w:style>
  <w:style w:type="character" w:styleId="SubtleReference">
    <w:name w:val="Subtle Reference"/>
    <w:basedOn w:val="DefaultParagraphFont"/>
    <w:uiPriority w:val="31"/>
    <w:qFormat/>
    <w:rsid w:val="0049442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94425"/>
    <w:rPr>
      <w:b/>
      <w:bCs/>
      <w:smallCaps/>
      <w:color w:val="44546A" w:themeColor="text2"/>
      <w:u w:val="single"/>
    </w:rPr>
  </w:style>
  <w:style w:type="character" w:styleId="BookTitle">
    <w:name w:val="Book Title"/>
    <w:basedOn w:val="DefaultParagraphFont"/>
    <w:uiPriority w:val="33"/>
    <w:qFormat/>
    <w:rsid w:val="00494425"/>
    <w:rPr>
      <w:b/>
      <w:bCs/>
      <w:smallCaps/>
      <w:spacing w:val="10"/>
    </w:rPr>
  </w:style>
  <w:style w:type="paragraph" w:styleId="TOC1">
    <w:name w:val="toc 1"/>
    <w:basedOn w:val="Normal"/>
    <w:next w:val="Normal"/>
    <w:autoRedefine/>
    <w:uiPriority w:val="39"/>
    <w:unhideWhenUsed/>
    <w:rsid w:val="00494425"/>
    <w:pPr>
      <w:spacing w:after="100"/>
    </w:pPr>
  </w:style>
  <w:style w:type="character" w:styleId="Hyperlink">
    <w:name w:val="Hyperlink"/>
    <w:basedOn w:val="DefaultParagraphFont"/>
    <w:uiPriority w:val="99"/>
    <w:unhideWhenUsed/>
    <w:rsid w:val="00494425"/>
    <w:rPr>
      <w:color w:val="0563C1" w:themeColor="hyperlink"/>
      <w:u w:val="single"/>
    </w:rPr>
  </w:style>
  <w:style w:type="paragraph" w:styleId="NormalWeb">
    <w:name w:val="Normal (Web)"/>
    <w:basedOn w:val="Normal"/>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Paragraph">
    <w:name w:val="List Paragraph"/>
    <w:basedOn w:val="Normal"/>
    <w:uiPriority w:val="34"/>
    <w:qFormat/>
    <w:rsid w:val="00467DB8"/>
    <w:pPr>
      <w:ind w:left="720"/>
      <w:contextualSpacing/>
    </w:pPr>
  </w:style>
  <w:style w:type="paragraph" w:styleId="Revision">
    <w:name w:val="Revision"/>
    <w:hidden/>
    <w:uiPriority w:val="99"/>
    <w:semiHidden/>
    <w:rsid w:val="006D636F"/>
    <w:pPr>
      <w:spacing w:after="0" w:line="240" w:lineRule="auto"/>
    </w:pPr>
  </w:style>
  <w:style w:type="paragraph" w:styleId="Bibliography">
    <w:name w:val="Bibliography"/>
    <w:basedOn w:val="Normal"/>
    <w:next w:val="Normal"/>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285548499">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39360369">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04</Words>
  <Characters>11367</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Thomas Mandelz</cp:lastModifiedBy>
  <cp:revision>365</cp:revision>
  <dcterms:created xsi:type="dcterms:W3CDTF">2021-12-09T08:53:00Z</dcterms:created>
  <dcterms:modified xsi:type="dcterms:W3CDTF">2022-01-0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8Oy11ZA"/&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